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77777777" w:rsidR="001835B9" w:rsidRDefault="00681F38">
      <w:pPr>
        <w:pStyle w:val="NoSpacing"/>
      </w:pPr>
      <w:bookmarkStart w:id="0" w:name="_GoBack"/>
      <w:bookmarkEnd w:id="0"/>
      <w:r w:rsidRPr="001835B9">
        <w:t>Gabriel Liuzzi</w:t>
      </w:r>
    </w:p>
    <w:p w14:paraId="30E8F2B0" w14:textId="77777777" w:rsidR="00E614DD" w:rsidRDefault="00681F38">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81F38">
      <w:pPr>
        <w:pStyle w:val="NoSpacing"/>
      </w:pPr>
      <w:r w:rsidRPr="001835B9">
        <w:t>Art 101</w:t>
      </w:r>
    </w:p>
    <w:p w14:paraId="38CCADD9" w14:textId="77777777" w:rsidR="00E614DD" w:rsidRDefault="00681F38">
      <w:pPr>
        <w:pStyle w:val="NoSpacing"/>
      </w:pPr>
      <w:r>
        <w:t>19</w:t>
      </w:r>
      <w:r w:rsidR="005E7D70">
        <w:t xml:space="preserve"> </w:t>
      </w:r>
      <w:r w:rsidR="002A5D96">
        <w:t>Novembe</w:t>
      </w:r>
      <w:r w:rsidR="005E7D70">
        <w:t xml:space="preserve">r </w:t>
      </w:r>
      <w:r w:rsidR="00BA5332">
        <w:t>2018</w:t>
      </w:r>
    </w:p>
    <w:p w14:paraId="0E99E16B" w14:textId="3B9D4383" w:rsidR="00A75DC5" w:rsidRDefault="00681F38" w:rsidP="00A75DC5">
      <w:r>
        <w:rPr>
          <w:b/>
        </w:rPr>
        <w:tab/>
      </w:r>
      <w:r>
        <w:rPr>
          <w:b/>
        </w:rPr>
        <w:tab/>
      </w:r>
      <w:r>
        <w:rPr>
          <w:b/>
        </w:rPr>
        <w:tab/>
      </w:r>
      <w:r w:rsidRPr="00A75DC5">
        <w:tab/>
        <w:t>Journal Article</w:t>
      </w:r>
    </w:p>
    <w:p w14:paraId="1B33CCD0" w14:textId="4017A8F0" w:rsidR="00A75DC5" w:rsidRDefault="00681F38" w:rsidP="00A75DC5">
      <w:r>
        <w:t>War is a period of fighting between</w:t>
      </w:r>
      <w:r w:rsidR="008E7921">
        <w:t xml:space="preserve"> two or more than two countries, and sometimes it occurs within the country. Such conflicts cannot be resolved successfully without having big number of soldiers and weapons. </w:t>
      </w:r>
      <w:r>
        <w:t xml:space="preserve"> </w:t>
      </w:r>
      <w:r w:rsidR="008E7921">
        <w:t>During the civil war in America, an unexpected thing happened when free black</w:t>
      </w:r>
      <w:r w:rsidR="001778CA">
        <w:t xml:space="preserve"> men were asked</w:t>
      </w:r>
      <w:r w:rsidR="008E7921">
        <w:t xml:space="preserve"> t</w:t>
      </w:r>
      <w:r w:rsidR="00AF1EB2">
        <w:t xml:space="preserve">o take part in war as a soldier, and most of them were </w:t>
      </w:r>
      <w:r w:rsidR="001778CA">
        <w:t>former slaves</w:t>
      </w:r>
      <w:r w:rsidR="00AF1EB2">
        <w:t xml:space="preserve">. </w:t>
      </w:r>
      <w:r w:rsidR="00601B7E" w:rsidRPr="00601B7E">
        <w:t xml:space="preserve">The peer review article "What it was like to be an African-American soldier during the civil war" is an allusion, which only highlights the dark aspects of the war. The article does not depict the aspects or purpose of the war, but actually, it talks about injustice and racism that was going on during the war. </w:t>
      </w:r>
      <w:r w:rsidR="00AF1EB2">
        <w:t>The irony behind this war</w:t>
      </w:r>
      <w:r w:rsidR="001778CA">
        <w:t xml:space="preserve"> was that </w:t>
      </w:r>
      <w:r w:rsidR="00AF1EB2">
        <w:t xml:space="preserve">the war </w:t>
      </w:r>
      <w:r w:rsidR="001778CA">
        <w:t>was in favor of all men having equal rights to liberty.</w:t>
      </w:r>
      <w:r w:rsidR="00AF1EB2">
        <w:t xml:space="preserve"> </w:t>
      </w:r>
      <w:r w:rsidR="001778CA">
        <w:t xml:space="preserve">In reality, white </w:t>
      </w:r>
      <w:r w:rsidR="000613FD">
        <w:t>soldiers</w:t>
      </w:r>
      <w:r w:rsidR="001778CA">
        <w:t xml:space="preserve"> put their guns </w:t>
      </w:r>
      <w:r w:rsidR="000613FD">
        <w:t>on black men’s shoulders and fired</w:t>
      </w:r>
      <w:r w:rsidR="00FD4FE6">
        <w:t xml:space="preserve">. </w:t>
      </w:r>
      <w:r w:rsidR="000613FD">
        <w:t xml:space="preserve">White soldiers were paid more than black soldiers, and even the number of deaths of black soldiers was higher than the whites. </w:t>
      </w:r>
      <w:r w:rsidR="00FD4FE6" w:rsidRPr="00FD4FE6">
        <w:t>There was a lot of racism, even during the</w:t>
      </w:r>
      <w:r w:rsidR="00FD4FE6">
        <w:t xml:space="preserve"> war period among soldiers. Black soldiers</w:t>
      </w:r>
      <w:r w:rsidR="00FD4FE6" w:rsidRPr="00FD4FE6">
        <w:t xml:space="preserve"> we</w:t>
      </w:r>
      <w:r w:rsidR="00FD4FE6">
        <w:t>re referred to as ‘Colored Troops</w:t>
      </w:r>
      <w:r w:rsidR="00027439">
        <w:t xml:space="preserve">.' </w:t>
      </w:r>
      <w:r w:rsidR="002959C6">
        <w:t>Besides</w:t>
      </w:r>
      <w:r w:rsidR="002959C6" w:rsidRPr="002959C6">
        <w:t xml:space="preserve"> the problems of war faced by all soldiers, African-American soldiers faced additional difficulties created by racial prejudice.</w:t>
      </w:r>
      <w:r w:rsidR="002959C6">
        <w:t xml:space="preserve"> Black men were assigned only to perform non-combat duties as laborers, cooks, etc. </w:t>
      </w:r>
      <w:r w:rsidR="00D64545">
        <w:t>The writer chooses simple diction to convey complex meaning of the war.</w:t>
      </w:r>
      <w:r w:rsidR="00601B7E">
        <w:t xml:space="preserve"> He chooses to talk about social injustice that happened during the war. </w:t>
      </w:r>
      <w:r w:rsidR="00027439">
        <w:t>He puts his idea</w:t>
      </w:r>
      <w:r w:rsidR="00601B7E">
        <w:t xml:space="preserve"> about diversity in the war,</w:t>
      </w:r>
      <w:r w:rsidR="00027439">
        <w:t xml:space="preserve"> which is parallel to</w:t>
      </w:r>
      <w:r w:rsidR="00601B7E">
        <w:t xml:space="preserve"> the</w:t>
      </w:r>
      <w:r w:rsidR="00027439">
        <w:t xml:space="preserve"> idea written in the article, which he peers reviewed.</w:t>
      </w:r>
      <w:r w:rsidR="00601B7E">
        <w:t xml:space="preserve"> </w:t>
      </w:r>
      <w:r w:rsidR="00601B7E">
        <w:lastRenderedPageBreak/>
        <w:t xml:space="preserve">He quoted that, </w:t>
      </w:r>
      <w:r w:rsidR="00027439">
        <w:t xml:space="preserve"> “D</w:t>
      </w:r>
      <w:r w:rsidR="00027439" w:rsidRPr="00027439">
        <w:t>iversity wasn’t necessarily good from a military standpoint, but that the “postwar benefits of company diversity may have been extremely high</w:t>
      </w:r>
      <w:r w:rsidR="00027439">
        <w:fldChar w:fldCharType="begin"/>
      </w:r>
      <w:r w:rsidR="00027439">
        <w:instrText xml:space="preserve"> ADDIN ZOTERO_ITEM CSL_CITATION {"citationID":"1M5qRLzP","properties":{"formattedCitation":"(Wills)","plainCitation":"(Wills)","noteIndex":0},"citationItems":[{"id":41,"uris":["http://zotero.org/users/local/WcSf8WB9/items/EWRMUP2I"],"uri":["http://zotero.org/users/local/WcSf8WB9/items/EWRMUP2I"],"itemData":{"id":41,"type":"webpage","title":"What It Was Like To Be an African-American Soldier During the Civil War","container-title":"JSTOR Daily","abstract":"What was it like to be one of the 186,017 African Americans who served in the Union Army during the Civil War?","URL":"https://daily.jstor.org/what-it-was-like-to-be-african-american-soldier-civil-war/","language":"en-US","author":[{"family":"Wills","given":"Matthew"}],"issued":{"date-parts":[["2016",2,3]]},"accessed":{"date-parts":[["2019",10,4]]}}}],"schema":"https://github.com/citation-style-language/schema/raw/master/csl-citation.json"} </w:instrText>
      </w:r>
      <w:r w:rsidR="00027439">
        <w:fldChar w:fldCharType="separate"/>
      </w:r>
      <w:r w:rsidR="00027439" w:rsidRPr="00027439">
        <w:rPr>
          <w:rFonts w:ascii="Times New Roman" w:hAnsi="Times New Roman" w:cs="Times New Roman"/>
        </w:rPr>
        <w:t>(Wills)</w:t>
      </w:r>
      <w:r w:rsidR="00027439">
        <w:fldChar w:fldCharType="end"/>
      </w:r>
      <w:r w:rsidR="00027439" w:rsidRPr="00027439">
        <w:t>.”</w:t>
      </w:r>
      <w:r w:rsidR="00027439">
        <w:t xml:space="preserve">  </w:t>
      </w:r>
    </w:p>
    <w:p w14:paraId="66B8C817" w14:textId="77777777" w:rsidR="00601B7E" w:rsidRDefault="00601B7E" w:rsidP="00A75DC5"/>
    <w:p w14:paraId="59E11071" w14:textId="77777777" w:rsidR="00601B7E" w:rsidRDefault="00601B7E" w:rsidP="00A75DC5"/>
    <w:p w14:paraId="2A40A315" w14:textId="77777777" w:rsidR="00601B7E" w:rsidRDefault="00601B7E" w:rsidP="00A75DC5"/>
    <w:p w14:paraId="0CBD22EA" w14:textId="77777777" w:rsidR="00601B7E" w:rsidRDefault="00601B7E" w:rsidP="00A75DC5"/>
    <w:p w14:paraId="4EF12D05" w14:textId="77777777" w:rsidR="00601B7E" w:rsidRDefault="00601B7E" w:rsidP="00A75DC5"/>
    <w:p w14:paraId="1558F3A2" w14:textId="77777777" w:rsidR="00601B7E" w:rsidRDefault="00601B7E" w:rsidP="00A75DC5"/>
    <w:p w14:paraId="10874706" w14:textId="77777777" w:rsidR="00601B7E" w:rsidRDefault="00601B7E" w:rsidP="00A75DC5"/>
    <w:p w14:paraId="30BC7B5C" w14:textId="77777777" w:rsidR="00601B7E" w:rsidRDefault="00601B7E" w:rsidP="00A75DC5"/>
    <w:p w14:paraId="49D54B84" w14:textId="77777777" w:rsidR="00601B7E" w:rsidRDefault="00601B7E" w:rsidP="00A75DC5"/>
    <w:p w14:paraId="16BEF1A7" w14:textId="77777777" w:rsidR="00601B7E" w:rsidRDefault="00601B7E" w:rsidP="00A75DC5"/>
    <w:p w14:paraId="36496052" w14:textId="77777777" w:rsidR="00601B7E" w:rsidRDefault="00601B7E" w:rsidP="00A75DC5"/>
    <w:p w14:paraId="3800FCA9" w14:textId="77777777" w:rsidR="00601B7E" w:rsidRDefault="00601B7E" w:rsidP="00A75DC5"/>
    <w:p w14:paraId="18E9B531" w14:textId="77777777" w:rsidR="00601B7E" w:rsidRDefault="00601B7E" w:rsidP="00A75DC5"/>
    <w:p w14:paraId="58D8CB73" w14:textId="77777777" w:rsidR="00601B7E" w:rsidRDefault="00601B7E" w:rsidP="00A75DC5"/>
    <w:p w14:paraId="1001F2E4" w14:textId="77777777" w:rsidR="00601B7E" w:rsidRDefault="00601B7E" w:rsidP="00A75DC5"/>
    <w:p w14:paraId="35CFCED3" w14:textId="77777777" w:rsidR="00601B7E" w:rsidRDefault="00601B7E" w:rsidP="00A75DC5"/>
    <w:p w14:paraId="003E3EC3" w14:textId="77777777" w:rsidR="00601B7E" w:rsidRDefault="00601B7E" w:rsidP="00A75DC5"/>
    <w:p w14:paraId="3D3C5AF8" w14:textId="77777777" w:rsidR="00D64545" w:rsidRDefault="00D64545" w:rsidP="00A75DC5"/>
    <w:p w14:paraId="4F7ABF73" w14:textId="77777777" w:rsidR="00D64545" w:rsidRDefault="00D64545" w:rsidP="00A75DC5"/>
    <w:p w14:paraId="6C5132F2" w14:textId="77777777" w:rsidR="00027439" w:rsidRPr="00027439" w:rsidRDefault="00681F38" w:rsidP="00027439">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027439">
        <w:rPr>
          <w:rFonts w:ascii="Times New Roman" w:hAnsi="Times New Roman" w:cs="Times New Roman"/>
        </w:rPr>
        <w:t xml:space="preserve">Wills, Matthew. “What It Was Like To Be an African-American Soldier During the Civil War.” </w:t>
      </w:r>
      <w:r w:rsidRPr="00027439">
        <w:rPr>
          <w:rFonts w:ascii="Times New Roman" w:hAnsi="Times New Roman" w:cs="Times New Roman"/>
          <w:i/>
          <w:iCs/>
        </w:rPr>
        <w:t>JSTOR Daily</w:t>
      </w:r>
      <w:r w:rsidRPr="00027439">
        <w:rPr>
          <w:rFonts w:ascii="Times New Roman" w:hAnsi="Times New Roman" w:cs="Times New Roman"/>
        </w:rPr>
        <w:t>, 3 Feb. 2016, https://daily.jstor.org/what-it-was-like-to-be-african-american</w:t>
      </w:r>
      <w:r w:rsidRPr="00027439">
        <w:rPr>
          <w:rFonts w:ascii="Times New Roman" w:hAnsi="Times New Roman" w:cs="Times New Roman"/>
        </w:rPr>
        <w:t>-soldier-civil-war/.</w:t>
      </w:r>
    </w:p>
    <w:p w14:paraId="0940BF9C" w14:textId="1782A908" w:rsidR="00D64545" w:rsidRDefault="00681F38" w:rsidP="00A75DC5">
      <w:r>
        <w:fldChar w:fldCharType="end"/>
      </w:r>
    </w:p>
    <w:p w14:paraId="66870AFA" w14:textId="77777777" w:rsidR="002959C6" w:rsidRPr="00A75DC5" w:rsidRDefault="002959C6" w:rsidP="00A75DC5"/>
    <w:p w14:paraId="2716CC3A" w14:textId="5E8C438F" w:rsidR="001E68BE" w:rsidRPr="00EE0508" w:rsidRDefault="001E68BE" w:rsidP="00EE0508">
      <w:pPr>
        <w:ind w:firstLine="0"/>
        <w:rPr>
          <w:b/>
        </w:rPr>
      </w:pPr>
    </w:p>
    <w:sectPr w:rsidR="001E68BE" w:rsidRPr="00EE050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87833" w14:textId="77777777" w:rsidR="00681F38" w:rsidRDefault="00681F38">
      <w:pPr>
        <w:spacing w:line="240" w:lineRule="auto"/>
      </w:pPr>
      <w:r>
        <w:separator/>
      </w:r>
    </w:p>
  </w:endnote>
  <w:endnote w:type="continuationSeparator" w:id="0">
    <w:p w14:paraId="6CCE4415" w14:textId="77777777" w:rsidR="00681F38" w:rsidRDefault="00681F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D854E" w14:textId="77777777" w:rsidR="00681F38" w:rsidRDefault="00681F38">
      <w:pPr>
        <w:spacing w:line="240" w:lineRule="auto"/>
      </w:pPr>
      <w:r>
        <w:separator/>
      </w:r>
    </w:p>
  </w:footnote>
  <w:footnote w:type="continuationSeparator" w:id="0">
    <w:p w14:paraId="052016BF" w14:textId="77777777" w:rsidR="00681F38" w:rsidRDefault="00681F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77777777" w:rsidR="00E614DD" w:rsidRDefault="00681F38">
    <w:pPr>
      <w:pStyle w:val="Header"/>
    </w:pPr>
    <w:r w:rsidRPr="005B3768">
      <w:t>Liuzzi</w:t>
    </w:r>
    <w:r w:rsidR="00691EC1">
      <w:t xml:space="preserve"> </w:t>
    </w:r>
    <w:r w:rsidR="00691EC1">
      <w:fldChar w:fldCharType="begin"/>
    </w:r>
    <w:r w:rsidR="00691EC1">
      <w:instrText xml:space="preserve"> PAGE   \* MERGEFORMAT </w:instrText>
    </w:r>
    <w:r w:rsidR="00691EC1">
      <w:fldChar w:fldCharType="separate"/>
    </w:r>
    <w:r w:rsidR="00B8564D">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77777777" w:rsidR="00E614DD" w:rsidRDefault="00681F38">
    <w:pPr>
      <w:pStyle w:val="Header"/>
    </w:pPr>
    <w:r w:rsidRPr="002A5D96">
      <w:t>L</w:t>
    </w:r>
    <w:r w:rsidR="00162E4F">
      <w:t>i</w:t>
    </w:r>
    <w:r w:rsidRPr="002A5D96">
      <w:t>uzzi</w:t>
    </w:r>
    <w:r w:rsidR="00B13D1B">
      <w:t xml:space="preserve"> </w:t>
    </w:r>
    <w:r w:rsidR="00691EC1">
      <w:fldChar w:fldCharType="begin"/>
    </w:r>
    <w:r w:rsidR="00691EC1">
      <w:instrText xml:space="preserve"> PAGE   \* MERGEFORMAT </w:instrText>
    </w:r>
    <w:r w:rsidR="00691EC1">
      <w:fldChar w:fldCharType="separate"/>
    </w:r>
    <w:r w:rsidR="00601B7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A9C1B58">
      <w:start w:val="1"/>
      <w:numFmt w:val="lowerLetter"/>
      <w:pStyle w:val="TableNote"/>
      <w:suff w:val="space"/>
      <w:lvlText w:val="%1."/>
      <w:lvlJc w:val="left"/>
      <w:pPr>
        <w:ind w:left="0" w:firstLine="720"/>
      </w:pPr>
      <w:rPr>
        <w:rFonts w:hint="default"/>
      </w:rPr>
    </w:lvl>
    <w:lvl w:ilvl="1" w:tplc="507AC29E" w:tentative="1">
      <w:start w:val="1"/>
      <w:numFmt w:val="lowerLetter"/>
      <w:lvlText w:val="%2."/>
      <w:lvlJc w:val="left"/>
      <w:pPr>
        <w:ind w:left="2160" w:hanging="360"/>
      </w:pPr>
    </w:lvl>
    <w:lvl w:ilvl="2" w:tplc="B57E4306" w:tentative="1">
      <w:start w:val="1"/>
      <w:numFmt w:val="lowerRoman"/>
      <w:lvlText w:val="%3."/>
      <w:lvlJc w:val="right"/>
      <w:pPr>
        <w:ind w:left="2880" w:hanging="180"/>
      </w:pPr>
    </w:lvl>
    <w:lvl w:ilvl="3" w:tplc="A084874C" w:tentative="1">
      <w:start w:val="1"/>
      <w:numFmt w:val="decimal"/>
      <w:lvlText w:val="%4."/>
      <w:lvlJc w:val="left"/>
      <w:pPr>
        <w:ind w:left="3600" w:hanging="360"/>
      </w:pPr>
    </w:lvl>
    <w:lvl w:ilvl="4" w:tplc="DCE6ED58" w:tentative="1">
      <w:start w:val="1"/>
      <w:numFmt w:val="lowerLetter"/>
      <w:lvlText w:val="%5."/>
      <w:lvlJc w:val="left"/>
      <w:pPr>
        <w:ind w:left="4320" w:hanging="360"/>
      </w:pPr>
    </w:lvl>
    <w:lvl w:ilvl="5" w:tplc="D5220ABE" w:tentative="1">
      <w:start w:val="1"/>
      <w:numFmt w:val="lowerRoman"/>
      <w:lvlText w:val="%6."/>
      <w:lvlJc w:val="right"/>
      <w:pPr>
        <w:ind w:left="5040" w:hanging="180"/>
      </w:pPr>
    </w:lvl>
    <w:lvl w:ilvl="6" w:tplc="771CC9DC" w:tentative="1">
      <w:start w:val="1"/>
      <w:numFmt w:val="decimal"/>
      <w:lvlText w:val="%7."/>
      <w:lvlJc w:val="left"/>
      <w:pPr>
        <w:ind w:left="5760" w:hanging="360"/>
      </w:pPr>
    </w:lvl>
    <w:lvl w:ilvl="7" w:tplc="AC4677FA" w:tentative="1">
      <w:start w:val="1"/>
      <w:numFmt w:val="lowerLetter"/>
      <w:lvlText w:val="%8."/>
      <w:lvlJc w:val="left"/>
      <w:pPr>
        <w:ind w:left="6480" w:hanging="360"/>
      </w:pPr>
    </w:lvl>
    <w:lvl w:ilvl="8" w:tplc="2DCC3ED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7439"/>
    <w:rsid w:val="00040CBB"/>
    <w:rsid w:val="00056022"/>
    <w:rsid w:val="000613FD"/>
    <w:rsid w:val="00064169"/>
    <w:rsid w:val="00072374"/>
    <w:rsid w:val="0007317D"/>
    <w:rsid w:val="000B78C8"/>
    <w:rsid w:val="000D38EE"/>
    <w:rsid w:val="000D7C21"/>
    <w:rsid w:val="00124580"/>
    <w:rsid w:val="00141C57"/>
    <w:rsid w:val="001463B2"/>
    <w:rsid w:val="00162E4F"/>
    <w:rsid w:val="00177091"/>
    <w:rsid w:val="001778CA"/>
    <w:rsid w:val="001835B9"/>
    <w:rsid w:val="001E68BE"/>
    <w:rsid w:val="001F62C0"/>
    <w:rsid w:val="00224C96"/>
    <w:rsid w:val="00243D1F"/>
    <w:rsid w:val="00244453"/>
    <w:rsid w:val="00245E02"/>
    <w:rsid w:val="002526B3"/>
    <w:rsid w:val="00275C76"/>
    <w:rsid w:val="002865CE"/>
    <w:rsid w:val="002959C6"/>
    <w:rsid w:val="002A5D96"/>
    <w:rsid w:val="002F24AA"/>
    <w:rsid w:val="002F4359"/>
    <w:rsid w:val="00300F25"/>
    <w:rsid w:val="00322D60"/>
    <w:rsid w:val="00325361"/>
    <w:rsid w:val="003277B4"/>
    <w:rsid w:val="00353B66"/>
    <w:rsid w:val="00357C55"/>
    <w:rsid w:val="00372BF5"/>
    <w:rsid w:val="00380497"/>
    <w:rsid w:val="00383F9B"/>
    <w:rsid w:val="003B7C16"/>
    <w:rsid w:val="003C0CD5"/>
    <w:rsid w:val="003F33B8"/>
    <w:rsid w:val="00446631"/>
    <w:rsid w:val="00456D21"/>
    <w:rsid w:val="0046614C"/>
    <w:rsid w:val="004714EF"/>
    <w:rsid w:val="00492283"/>
    <w:rsid w:val="004A2675"/>
    <w:rsid w:val="004F7139"/>
    <w:rsid w:val="00571B5C"/>
    <w:rsid w:val="005821B7"/>
    <w:rsid w:val="005A27BE"/>
    <w:rsid w:val="005B3768"/>
    <w:rsid w:val="005E7D70"/>
    <w:rsid w:val="005F76CB"/>
    <w:rsid w:val="00601B7E"/>
    <w:rsid w:val="006028B0"/>
    <w:rsid w:val="00611A0D"/>
    <w:rsid w:val="00614190"/>
    <w:rsid w:val="00617978"/>
    <w:rsid w:val="00627188"/>
    <w:rsid w:val="0063126E"/>
    <w:rsid w:val="0065136B"/>
    <w:rsid w:val="0065708B"/>
    <w:rsid w:val="00663534"/>
    <w:rsid w:val="00681F38"/>
    <w:rsid w:val="0068238C"/>
    <w:rsid w:val="00685AC0"/>
    <w:rsid w:val="0069049D"/>
    <w:rsid w:val="00691EC1"/>
    <w:rsid w:val="00695E92"/>
    <w:rsid w:val="006C6C0B"/>
    <w:rsid w:val="006E6CA4"/>
    <w:rsid w:val="00712C84"/>
    <w:rsid w:val="0071798C"/>
    <w:rsid w:val="00747346"/>
    <w:rsid w:val="007474ED"/>
    <w:rsid w:val="00750066"/>
    <w:rsid w:val="0075391E"/>
    <w:rsid w:val="0079688F"/>
    <w:rsid w:val="007C53FB"/>
    <w:rsid w:val="007D0AAB"/>
    <w:rsid w:val="007D2EA7"/>
    <w:rsid w:val="00813CE7"/>
    <w:rsid w:val="008205CE"/>
    <w:rsid w:val="008214A9"/>
    <w:rsid w:val="0084259C"/>
    <w:rsid w:val="00851F18"/>
    <w:rsid w:val="0086299E"/>
    <w:rsid w:val="008B7D18"/>
    <w:rsid w:val="008C5EAC"/>
    <w:rsid w:val="008E7921"/>
    <w:rsid w:val="008F1F97"/>
    <w:rsid w:val="008F4052"/>
    <w:rsid w:val="0091465D"/>
    <w:rsid w:val="0092228F"/>
    <w:rsid w:val="009559B8"/>
    <w:rsid w:val="00970399"/>
    <w:rsid w:val="00976669"/>
    <w:rsid w:val="009B388E"/>
    <w:rsid w:val="009D4EB3"/>
    <w:rsid w:val="009F500D"/>
    <w:rsid w:val="00A414C0"/>
    <w:rsid w:val="00A55B96"/>
    <w:rsid w:val="00A5758F"/>
    <w:rsid w:val="00A75DC5"/>
    <w:rsid w:val="00A83D47"/>
    <w:rsid w:val="00AA4401"/>
    <w:rsid w:val="00AC357E"/>
    <w:rsid w:val="00AF1EB2"/>
    <w:rsid w:val="00B06774"/>
    <w:rsid w:val="00B13D1B"/>
    <w:rsid w:val="00B220A9"/>
    <w:rsid w:val="00B32426"/>
    <w:rsid w:val="00B61223"/>
    <w:rsid w:val="00B616C6"/>
    <w:rsid w:val="00B75508"/>
    <w:rsid w:val="00B818DF"/>
    <w:rsid w:val="00B8564D"/>
    <w:rsid w:val="00B966E9"/>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64545"/>
    <w:rsid w:val="00D7117E"/>
    <w:rsid w:val="00D909AC"/>
    <w:rsid w:val="00D97073"/>
    <w:rsid w:val="00DB0D39"/>
    <w:rsid w:val="00E011D5"/>
    <w:rsid w:val="00E04FEF"/>
    <w:rsid w:val="00E14005"/>
    <w:rsid w:val="00E214A6"/>
    <w:rsid w:val="00E407D2"/>
    <w:rsid w:val="00E614DD"/>
    <w:rsid w:val="00E93573"/>
    <w:rsid w:val="00EA0BCB"/>
    <w:rsid w:val="00EE0508"/>
    <w:rsid w:val="00EF2F0D"/>
    <w:rsid w:val="00F36038"/>
    <w:rsid w:val="00F37676"/>
    <w:rsid w:val="00F44DE3"/>
    <w:rsid w:val="00F65CDB"/>
    <w:rsid w:val="00F8446D"/>
    <w:rsid w:val="00F87DF1"/>
    <w:rsid w:val="00F9444C"/>
    <w:rsid w:val="00FA023A"/>
    <w:rsid w:val="00FD4FE6"/>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1642A7">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1642A7"/>
    <w:rsid w:val="002F3CCB"/>
    <w:rsid w:val="003071DE"/>
    <w:rsid w:val="00356973"/>
    <w:rsid w:val="003848D3"/>
    <w:rsid w:val="0049571E"/>
    <w:rsid w:val="004B345E"/>
    <w:rsid w:val="004B5C0E"/>
    <w:rsid w:val="00651296"/>
    <w:rsid w:val="00714D7D"/>
    <w:rsid w:val="0072165E"/>
    <w:rsid w:val="007474ED"/>
    <w:rsid w:val="007F543C"/>
    <w:rsid w:val="009378B8"/>
    <w:rsid w:val="00A8204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42789F-6546-4055-990B-B98DBBADE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3</Pages>
  <Words>456</Words>
  <Characters>2605</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0-04T12:15:00Z</dcterms:created>
  <dcterms:modified xsi:type="dcterms:W3CDTF">2019-10-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4F4DGZ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